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2358D64"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bookmarkStart w:id="1" w:name="_GoBack"/>
      <w:bookmarkEnd w:id="1"/>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0A1ED40"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xml:space="preserve">. Prior to mapping, we trimmed adapter sequences from Illumina reads using Flexbar </w:t>
      </w:r>
      <w:commentRangeStart w:id="2"/>
      <w:r w:rsidRPr="00B229C8">
        <w:t>2.31</w:t>
      </w:r>
      <w:commentRangeEnd w:id="2"/>
      <w:r w:rsidR="00064857">
        <w:rPr>
          <w:rStyle w:val="CommentReference"/>
        </w:rPr>
        <w:commentReference w:id="2"/>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xml:space="preserve">. Mapping was carried out in single-end mode using Bowtie2 </w:t>
      </w:r>
      <w:commentRangeStart w:id="3"/>
      <w:r w:rsidRPr="00B229C8">
        <w:t xml:space="preserve">2.1.0 </w:t>
      </w:r>
      <w:commentRangeEnd w:id="3"/>
      <w:r w:rsidRPr="00B229C8">
        <w:rPr>
          <w:rStyle w:val="CommentReference"/>
          <w:color w:val="943634" w:themeColor="accent2" w:themeShade="BF"/>
        </w:rPr>
        <w:commentReference w:id="3"/>
      </w:r>
      <w:r w:rsidRPr="00B229C8">
        <w:t>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xml:space="preserve">. The raw number of reads mapping to each gene were counted using HTSeq </w:t>
      </w:r>
      <w:commentRangeStart w:id="4"/>
      <w:r w:rsidRPr="00B229C8">
        <w:t>0.6.0</w:t>
      </w:r>
      <w:commentRangeEnd w:id="4"/>
      <w:r w:rsidRPr="00B229C8">
        <w:rPr>
          <w:rStyle w:val="CommentReference"/>
          <w:color w:val="943634" w:themeColor="accent2" w:themeShade="BF"/>
        </w:rPr>
        <w:commentReference w:id="4"/>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commentRangeStart w:id="5"/>
      <w:r w:rsidRPr="00B229C8">
        <w:fldChar w:fldCharType="begin"/>
      </w:r>
      <w:r w:rsidRPr="00B229C8">
        <w:instrText xml:space="preserve"> HYPERLINK "https://github.com/wilkelab/AG3C_sEcoli_RNAseq" </w:instrText>
      </w:r>
      <w:r w:rsidRPr="00B229C8">
        <w:fldChar w:fldCharType="separate"/>
      </w:r>
      <w:r w:rsidRPr="00B229C8">
        <w:rPr>
          <w:rStyle w:val="Hyperlink"/>
          <w:color w:val="943634" w:themeColor="accent2" w:themeShade="BF"/>
        </w:rPr>
        <w:t>https://github.com/wilkelab/AG3C_starvation_tc_RNAseq</w:t>
      </w:r>
      <w:r w:rsidRPr="00B229C8">
        <w:fldChar w:fldCharType="end"/>
      </w:r>
      <w:r w:rsidRPr="00B229C8">
        <w:t>.</w:t>
      </w:r>
      <w:commentRangeEnd w:id="5"/>
      <w:r w:rsidRPr="00B229C8">
        <w:rPr>
          <w:rStyle w:val="CommentReference"/>
          <w:color w:val="943634" w:themeColor="accent2" w:themeShade="BF"/>
        </w:rPr>
        <w:commentReference w:id="5"/>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6" w:name="__UnoMark__1847_580114490"/>
      <w:bookmarkStart w:id="7" w:name="ZOTERO_BREF_J4OWhgrsoVwG"/>
      <w:bookmarkEnd w:id="6"/>
      <w:bookmarkEnd w:id="7"/>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ilke, Claus O" w:date="2017-02-04T12:09:00Z" w:initials="WCO">
    <w:p w14:paraId="7B033021" w14:textId="6A6DD05A" w:rsidR="00A739CB" w:rsidRDefault="00A739CB">
      <w:pPr>
        <w:pStyle w:val="CommentText"/>
      </w:pPr>
      <w:r>
        <w:rPr>
          <w:rStyle w:val="CommentReference"/>
        </w:rPr>
        <w:annotationRef/>
      </w:r>
      <w:r>
        <w:t>Umut, is this the version you used?</w:t>
      </w:r>
    </w:p>
  </w:comment>
  <w:comment w:id="3" w:author="Wilke, Claus O" w:date="2017-01-28T23:29:00Z" w:initials="WCO">
    <w:p w14:paraId="410E72A2" w14:textId="02397C27" w:rsidR="00A739CB" w:rsidRDefault="00A739CB" w:rsidP="00B229C8">
      <w:pPr>
        <w:pStyle w:val="CommentText"/>
      </w:pPr>
      <w:r>
        <w:rPr>
          <w:rStyle w:val="CommentReference"/>
        </w:rPr>
        <w:annotationRef/>
      </w:r>
      <w:r>
        <w:t>Umut, is this the version you used?</w:t>
      </w:r>
    </w:p>
  </w:comment>
  <w:comment w:id="4" w:author="Wilke, Claus O" w:date="2017-01-28T23:30:00Z" w:initials="WCO">
    <w:p w14:paraId="62509255" w14:textId="7736E858" w:rsidR="00A739CB" w:rsidRDefault="00A739CB" w:rsidP="00B229C8">
      <w:pPr>
        <w:pStyle w:val="CommentText"/>
      </w:pPr>
      <w:r>
        <w:rPr>
          <w:rStyle w:val="CommentReference"/>
        </w:rPr>
        <w:annotationRef/>
      </w:r>
      <w:r>
        <w:t>Umut, is this the version you used?</w:t>
      </w:r>
    </w:p>
  </w:comment>
  <w:comment w:id="5" w:author="Wilke, Claus O" w:date="2017-01-28T23:30:00Z" w:initials="WCO">
    <w:p w14:paraId="480AACC8" w14:textId="506D76AC" w:rsidR="00A739CB" w:rsidRDefault="00A739CB" w:rsidP="00B229C8">
      <w:pPr>
        <w:pStyle w:val="CommentText"/>
      </w:pPr>
      <w:r>
        <w:rPr>
          <w:rStyle w:val="CommentReference"/>
        </w:rPr>
        <w:annotationRef/>
      </w:r>
      <w:r>
        <w:t>Umut, is this corre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033021" w15:done="0"/>
  <w15:commentEx w15:paraId="410E72A2" w15:done="0"/>
  <w15:commentEx w15:paraId="62509255" w15:done="0"/>
  <w15:commentEx w15:paraId="480AAC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2B1E95" w14:textId="77777777" w:rsidR="004A1C0F" w:rsidRDefault="004A1C0F" w:rsidP="00522EEC">
      <w:r>
        <w:separator/>
      </w:r>
    </w:p>
  </w:endnote>
  <w:endnote w:type="continuationSeparator" w:id="0">
    <w:p w14:paraId="1680271C" w14:textId="77777777" w:rsidR="004A1C0F" w:rsidRDefault="004A1C0F"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1C0F">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59AD09" w14:textId="77777777" w:rsidR="004A1C0F" w:rsidRDefault="004A1C0F" w:rsidP="00522EEC">
      <w:r>
        <w:separator/>
      </w:r>
    </w:p>
  </w:footnote>
  <w:footnote w:type="continuationSeparator" w:id="0">
    <w:p w14:paraId="10A01A5C" w14:textId="77777777" w:rsidR="004A1C0F" w:rsidRDefault="004A1C0F"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0F9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B7A921-368A-9C4C-9680-E94E780A2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7</Pages>
  <Words>33059</Words>
  <Characters>188441</Characters>
  <Application>Microsoft Macintosh Word</Application>
  <DocSecurity>0</DocSecurity>
  <Lines>1570</Lines>
  <Paragraphs>44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1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8</cp:revision>
  <cp:lastPrinted>2016-10-11T17:01:00Z</cp:lastPrinted>
  <dcterms:created xsi:type="dcterms:W3CDTF">2017-02-05T21:22:00Z</dcterms:created>
  <dcterms:modified xsi:type="dcterms:W3CDTF">2017-02-06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